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6731" w:rsidRPr="00D84443" w:rsidRDefault="00376731" w:rsidP="00376731">
      <w:pPr>
        <w:pStyle w:val="Heading1"/>
        <w:numPr>
          <w:ilvl w:val="0"/>
          <w:numId w:val="0"/>
        </w:numPr>
        <w:spacing w:line="480" w:lineRule="auto"/>
        <w:ind w:left="432"/>
        <w:jc w:val="center"/>
        <w:rPr>
          <w:sz w:val="24"/>
        </w:rPr>
      </w:pPr>
      <w:bookmarkStart w:id="0" w:name="_Toc202304015"/>
      <w:r w:rsidRPr="00D84443">
        <w:rPr>
          <w:sz w:val="24"/>
        </w:rPr>
        <w:t>Daftar Pustaka</w:t>
      </w:r>
      <w:bookmarkEnd w:id="0"/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Aderinola, Timilehin B. et al. 2024. “Gait-Based Age Group Classification with Adaptive Graph Neural Network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Engineering Applications of Artificial Intelligence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137(PA): 109081. doi:10.1016/j.engappai.2024.109081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Ali, M.Makhrus, Tri Hariyati, Meli Yudestia Pratiwi, and Siti Afifah. 2022. “Metodologi Penelitian Kuantitatif Dan Penerapannya Dalam Penelitian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Education Journal.2022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2(2): 1–6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Az-zahra, Alyeska Astri et al. 2021. “Penerapan Algoritma K-Modes Clustering Dengan Validasi Davies Bouldin Index Pada Pengelompokkan Tingkat Minat Belanja Online Di Provinsi Daerah Istimewa Yogyakarta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 MSA ( Matematika dan Statistika serta Aplikasinya )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9(1): 24. doi:10.24252/msa.v9i1.18555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Azkar, and Kusrini. 2024. “KLIK: Kajian Ilmiah Informatika Dan Komputer Klasterisasi Pasien Rawat Jalan Di Puskesmas Dengan Menggunakan Metode Algoritma Clustering K-Means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Media Online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4(5): 2628–36. doi:10.30865/klik.v4i5.1832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Azzahra, Lutfhia, and Amru Yasir. 2024. “Metode K-Means Clustering Dalam Pengelompokan Penjualan Produk Frozen Food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 Ilmu Komputer dan Sistem Informasi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3(1): 1–10. doi:10.70340/jirsi.v3i1.88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Fajri, Muhammad Bhakti, and Susan Dian Purnamasari. 2022. “Klasterisasi Pola Penyebaran Penyakit Pasien Berdasarkan Usia Pasien Menggunakan K-Means Clustering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ournal of Information Technology Ampera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3(3): 317–34. https://journal-computing.org/index.php/journal-ita/index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Firmansyah, Deri, and Dede. 2022. “Teknik Pengambilan Sampel Umum Dalam Metodologi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ndidikan Holistik (JIPH)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1(2): 85–114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Gede, I et al. 2023. “SURYA MEDIKA Penyuluhan Kesehatan Dan Promosi Kesehatan: Sebuah Tinjauan Konseptual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 Ilmiah Ilmu Keperawatan Dan Ilmu Kesehatan Masyarakat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18(2): 140–48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Ginantra, Ni Luh Wiwik Sri Rahayu et al. 2021.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Data Mining Dan Penerapan Algoritma</w:t>
      </w:r>
      <w:r w:rsidRPr="003A1B4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I Gusti Putu Ngurah Adi Santika, S.Pd., M.Fis. 2015. “Hubungan Indeks Massa Tubuh (Imt) Dan Umur Terhadap Daya Tahan Umum (Kardiovaskuler) Mahasiswa Putra Semester Ii Kelas A Fakultas Pendidikan Olahraga Dan Kesehatan Ikip Pgri Bali Tahun 2014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Kesehatan Rekreasi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151: 10–17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Lestari, Ni Putu Widaria Atik, Maria Agnes Etty Dedy, I Made Artawan, and Ika Febianti Buntoro. 2022. “Perbedaan Usia Dan Jenis Kelamin Terhadap Ketuntasan Pengobatan Tb Paru Di Puskesmas Di Kota Kupang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Cendana Medical Journal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10(1): 24–31. doi:10.35508/cmj.v10i1.6802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Luqman, Luqman, Mondastri Korib Sudaryo, and Antonius Suprayogi. 2022. “Analisis Situasi Masalah Kesehatan Penyakit Menular Di Provinsi </w:t>
      </w:r>
      <w:r w:rsidRPr="003A1B4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alimantan Barat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 Epidemiologi Kesehatan Komunitas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7(1): 357–74. doi:10.14710/jekk.v7i1.13269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Lutfiana, Adinda et al. 2023. “Kecamatan Cilandak Dalam Meningkatkan Akreditasi Strategies of the Cilandak Sub-District Community Health Centre ( Puskesmas ) in Improving Accreditation To the Plenary Level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Publik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1(1): 1–14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Masitha, Irja Sriani, Nabila Media, Novi Wulandari, and Mohammad Amin Tohari. 2021. “Sosialisasi Pencegahan Dan Pengendalian Penyakit Tidak Menular Di Kampung Tidar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.umj.ac.id</w:t>
      </w:r>
      <w:r w:rsidRPr="003A1B41">
        <w:rPr>
          <w:rFonts w:ascii="Times New Roman" w:hAnsi="Times New Roman" w:cs="Times New Roman"/>
          <w:noProof/>
          <w:sz w:val="24"/>
          <w:szCs w:val="24"/>
        </w:rPr>
        <w:t>: 1–8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>Mauliddiyah, Nurul L. 2021. “Pengaruh Harga, Pelayanan Dan Promosi Pnline Terhadap Keputusan Pembelian Pada Rumah Makan Gubuk Tiwul.” 1(3): 6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Melangi, Sudirman. 2020. “Klasifikasi Usia Berdasarkan Citra Wajah Menggunakan Algoritma Artificial Neural Network Dan Gabor Filter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ambura Journal of Electrical and Electronics Engineering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2(2): 60–67. doi:10.37905/jjeee.v2i2.6956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Mufid, Nadiya Azhar, Derra Risqi Nurulita Hanum, and Aldy Hasbiya Sidiq. 2023. “Clustering Kabupaten/Kota Di Jawa Tengah Tahun 2022 Berdasarkan Jumlah Kasus Kemunculan Penyakit Dengan Algoritma K-Means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1(1): 14. doi:10.47134/ppm.v1i1.107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Nasir, Januardi. 2021. “Penerapan Data Mining Clustering Dalam Mengelompokan Buku Dengan Metode K-Means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Simetris: Jurnal Teknik Mesin, Elektro dan Ilmu Komputer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11(2): 690–703. doi:10.24176/simet.v11i2.5482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Puluhulawa, Lisa Efriani, and Mohamad Aprianto Paneo. 2024. “Peningkatan Pemahaman Masyarakat Mengenai Penyakit Akibat Infeksi Di Puskesmas Kota Timur Gorontalo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Masyarakat Farmasi : Pharmacare Society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3(1): 1–6. doi:10.37905/phar.soc.v3i1.24944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Rani Rotul Muhima, S.Si., M.T et al. 2021.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Kupas Tuntas Algoritma Clustering Konsep, Perhitungan Manual Dan Program</w:t>
      </w:r>
      <w:r w:rsidRPr="003A1B4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Saputra, Erdi Amos, and Yessica Nataliani. 2021. “Analisis Pengelompokan Data Nilai Siswa Untuk Menentukan Siswa Berprestasi Menggunakan Metode Clustering K-Means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ournal of Information Systems and Informatics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3(3): 424–39. doi:10.51519/journalisi.v3i3.164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Siregar, Putri Aisyah, and Susilawati. 2023. “Hubungan Faktor Usia Dengan Kejadian PTM Di Wilayah Puskesmas Desa Aek Goti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 Ilmiah Kesehatan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2(1): 11–14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>Sofina, Diana, Ibnu Rusydi, and M Arif Rahman. 2024. “Sistem Pakar Diagnosis Penyakit Di Upt Puskesmas Belawan Menggunakan Metode Forward Chaining.” 18: 1401–11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>Solusi, Tantangan D A N. 2024. “Replikasi Dan Konsistensi Basis Data Terdistribusi.” 1(2): 1–15.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darso Widya Prakoso Joyo Widakdo, Danang, Abdul Holik, and Lutfi Nur Iska. 2021. “Efek Usia Dan Tingkat Pendidikan Terhadap Kinerja Tenaga Bantu Penyuluh Pertanian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urnal Penyuluhan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17(1): 52–59. doi:10.25015/17202131614.</w:t>
      </w:r>
    </w:p>
    <w:p w:rsidR="0037673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>Sutarno, Annisa Rahayu Pangesti, Nuni Wulansari. 2024. “Desain Video Tutorial Akupresur Untuk Kenyamanan Pasien Penyakit Tidak Menular Dan Kronis.” 8(1): 83–89.</w:t>
      </w:r>
    </w:p>
    <w:p w:rsidR="00376731" w:rsidRPr="003A1B41" w:rsidRDefault="00376731" w:rsidP="00376731">
      <w:pPr>
        <w:pStyle w:val="NormalWeb"/>
        <w:jc w:val="both"/>
      </w:pPr>
      <w:r>
        <w:t xml:space="preserve">Kementerian Kesehatan Republik Indonesia. (2019). </w:t>
      </w:r>
      <w:r>
        <w:rPr>
          <w:rStyle w:val="Emphasis"/>
        </w:rPr>
        <w:t xml:space="preserve">Profil Kesehatan Indonesia </w:t>
      </w:r>
      <w:r>
        <w:rPr>
          <w:rStyle w:val="Emphasis"/>
        </w:rPr>
        <w:tab/>
        <w:t>Tahun 2018</w:t>
      </w:r>
      <w:r>
        <w:t xml:space="preserve">. Jakarta: Kementerian Kesehatan RI. Diakses dari </w:t>
      </w:r>
      <w:r>
        <w:tab/>
        <w:t>https://pusdatin.kemkes.go.id/resources/download/pusdatin/profil-</w:t>
      </w:r>
      <w:r>
        <w:tab/>
        <w:t>kesehatan-indonesia/Profil-Kesehatan-Indonesia-2018.pdf</w:t>
      </w:r>
    </w:p>
    <w:p w:rsidR="00376731" w:rsidRPr="003A1B41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Yanuardi, Yanuardi. 2019. “Rancang Bangun Aplikasi Diagnosa Penyakit Umum Berbasis Android Pada Klinik Citra Raya Medika.” </w:t>
      </w:r>
      <w:r w:rsidRPr="003A1B41">
        <w:rPr>
          <w:rFonts w:ascii="Times New Roman" w:hAnsi="Times New Roman" w:cs="Times New Roman"/>
          <w:i/>
          <w:iCs/>
          <w:noProof/>
          <w:sz w:val="24"/>
          <w:szCs w:val="24"/>
        </w:rPr>
        <w:t>JIKA (Jurnal Informatika)</w:t>
      </w:r>
      <w:r w:rsidRPr="003A1B41">
        <w:rPr>
          <w:rFonts w:ascii="Times New Roman" w:hAnsi="Times New Roman" w:cs="Times New Roman"/>
          <w:noProof/>
          <w:sz w:val="24"/>
          <w:szCs w:val="24"/>
        </w:rPr>
        <w:t xml:space="preserve"> 3(1): 9–17. doi:10.31000/jika.v3i1.2035.</w:t>
      </w:r>
    </w:p>
    <w:p w:rsidR="00376731" w:rsidRPr="00FE64B2" w:rsidRDefault="00376731" w:rsidP="003767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916A12" w:rsidRPr="00376731" w:rsidRDefault="00916A12" w:rsidP="00376731">
      <w:pPr>
        <w:rPr>
          <w:szCs w:val="28"/>
        </w:rPr>
      </w:pPr>
    </w:p>
    <w:sectPr w:rsidR="00916A12" w:rsidRPr="00376731" w:rsidSect="00C7266D">
      <w:footerReference w:type="default" r:id="rId8"/>
      <w:pgSz w:w="11907" w:h="16839" w:code="9"/>
      <w:pgMar w:top="1701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CC60C0" w:rsidRDefault="00CC60C0" w:rsidP="0093364D">
      <w:pPr>
        <w:spacing w:after="0" w:line="240" w:lineRule="auto"/>
      </w:pPr>
      <w:r>
        <w:separator/>
      </w:r>
    </w:p>
  </w:endnote>
  <w:endnote w:type="continuationSeparator" w:id="1">
    <w:p w:rsidR="00CC60C0" w:rsidRDefault="00CC60C0" w:rsidP="009336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 Neue">
    <w:altName w:val="Arial"/>
    <w:charset w:val="00"/>
    <w:family w:val="auto"/>
    <w:pitch w:val="variable"/>
    <w:sig w:usb0="E50002FF" w:usb1="500079DB" w:usb2="0000001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F0176" w:rsidRPr="00C77438" w:rsidRDefault="006F0176">
    <w:pPr>
      <w:pStyle w:val="Footer"/>
      <w:jc w:val="center"/>
      <w:rPr>
        <w:rFonts w:ascii="Times New Roman" w:hAnsi="Times New Roman" w:cs="Times New Roman"/>
        <w:sz w:val="24"/>
      </w:rPr>
    </w:pPr>
  </w:p>
  <w:p w:rsidR="006F0176" w:rsidRPr="00C77438" w:rsidRDefault="006F0176">
    <w:pPr>
      <w:pStyle w:val="Footer"/>
      <w:rPr>
        <w:rFonts w:ascii="Times New Roman" w:hAnsi="Times New Roman" w:cs="Times New Roman"/>
        <w:sz w:val="24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CC60C0" w:rsidRDefault="00CC60C0" w:rsidP="0093364D">
      <w:pPr>
        <w:spacing w:after="0" w:line="240" w:lineRule="auto"/>
      </w:pPr>
      <w:r>
        <w:separator/>
      </w:r>
    </w:p>
  </w:footnote>
  <w:footnote w:type="continuationSeparator" w:id="1">
    <w:p w:rsidR="00CC60C0" w:rsidRDefault="00CC60C0" w:rsidP="0093364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83E5F15"/>
    <w:multiLevelType w:val="hybridMultilevel"/>
    <w:tmpl w:val="F89C2F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290225"/>
    <w:multiLevelType w:val="multilevel"/>
    <w:tmpl w:val="FA4CC046"/>
    <w:lvl w:ilvl="0">
      <w:start w:val="1"/>
      <w:numFmt w:val="low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sz w:val="24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2">
    <w:nsid w:val="126A1BFF"/>
    <w:multiLevelType w:val="hybridMultilevel"/>
    <w:tmpl w:val="650CE39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13C81FA7"/>
    <w:multiLevelType w:val="hybridMultilevel"/>
    <w:tmpl w:val="ECD068B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157D0CDB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5">
    <w:nsid w:val="1D1F6932"/>
    <w:multiLevelType w:val="multilevel"/>
    <w:tmpl w:val="FC3C1AEA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ascii="Times New Roman" w:hAnsi="Times New Roman" w:cs="Times New Roman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pStyle w:val="Heading4"/>
      <w:lvlText w:val="%1.%2.%3.%4"/>
      <w:lvlJc w:val="left"/>
      <w:pPr>
        <w:ind w:left="1432" w:hanging="864"/>
      </w:pPr>
      <w:rPr>
        <w:rFonts w:hint="default"/>
        <w:i w:val="0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">
    <w:nsid w:val="2DE73627"/>
    <w:multiLevelType w:val="hybridMultilevel"/>
    <w:tmpl w:val="776CE7C8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>
    <w:nsid w:val="36330310"/>
    <w:multiLevelType w:val="hybridMultilevel"/>
    <w:tmpl w:val="5060F80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E6F5D50"/>
    <w:multiLevelType w:val="hybridMultilevel"/>
    <w:tmpl w:val="3B82709E"/>
    <w:lvl w:ilvl="0" w:tplc="BC64FD1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E7F2E44E">
      <w:start w:val="1"/>
      <w:numFmt w:val="lowerLetter"/>
      <w:lvlText w:val="%2."/>
      <w:lvlJc w:val="left"/>
      <w:pPr>
        <w:ind w:left="1506" w:hanging="360"/>
      </w:pPr>
      <w:rPr>
        <w:b/>
      </w:rPr>
    </w:lvl>
    <w:lvl w:ilvl="2" w:tplc="12C6741E">
      <w:start w:val="5"/>
      <w:numFmt w:val="bullet"/>
      <w:lvlText w:val="-"/>
      <w:lvlJc w:val="left"/>
      <w:pPr>
        <w:ind w:left="2406" w:hanging="360"/>
      </w:pPr>
      <w:rPr>
        <w:rFonts w:ascii="Times New Roman" w:eastAsiaTheme="minorHAnsi" w:hAnsi="Times New Roman" w:cs="Times New Roman" w:hint="default"/>
      </w:r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">
    <w:nsid w:val="433806B3"/>
    <w:multiLevelType w:val="hybridMultilevel"/>
    <w:tmpl w:val="C5644A1E"/>
    <w:lvl w:ilvl="0" w:tplc="C8C0ED72">
      <w:start w:val="1"/>
      <w:numFmt w:val="lowerLetter"/>
      <w:lvlText w:val="%1."/>
      <w:lvlJc w:val="left"/>
      <w:pPr>
        <w:ind w:left="1146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">
    <w:nsid w:val="49A74C1F"/>
    <w:multiLevelType w:val="hybridMultilevel"/>
    <w:tmpl w:val="05CA83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F1B117C"/>
    <w:multiLevelType w:val="hybridMultilevel"/>
    <w:tmpl w:val="D97E6EF2"/>
    <w:lvl w:ilvl="0" w:tplc="45C86DCC">
      <w:start w:val="1"/>
      <w:numFmt w:val="decimal"/>
      <w:lvlText w:val="BAB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0121242"/>
    <w:multiLevelType w:val="hybridMultilevel"/>
    <w:tmpl w:val="583A234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31D5289"/>
    <w:multiLevelType w:val="hybridMultilevel"/>
    <w:tmpl w:val="DA9C42B4"/>
    <w:lvl w:ilvl="0" w:tplc="742E746A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4D81F00"/>
    <w:multiLevelType w:val="hybridMultilevel"/>
    <w:tmpl w:val="EB6E90F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7F346C0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5C463D73"/>
    <w:multiLevelType w:val="hybridMultilevel"/>
    <w:tmpl w:val="566266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D8172CB"/>
    <w:multiLevelType w:val="hybridMultilevel"/>
    <w:tmpl w:val="95C066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EFF2BEE"/>
    <w:multiLevelType w:val="hybridMultilevel"/>
    <w:tmpl w:val="E604E80E"/>
    <w:lvl w:ilvl="0" w:tplc="12C6741E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0AD2714"/>
    <w:multiLevelType w:val="hybridMultilevel"/>
    <w:tmpl w:val="A7C4937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1F246E4"/>
    <w:multiLevelType w:val="hybridMultilevel"/>
    <w:tmpl w:val="701A37C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8F01BB7"/>
    <w:multiLevelType w:val="hybridMultilevel"/>
    <w:tmpl w:val="F40290F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6B626DF6"/>
    <w:multiLevelType w:val="hybridMultilevel"/>
    <w:tmpl w:val="180243A8"/>
    <w:lvl w:ilvl="0" w:tplc="03C02240">
      <w:start w:val="1"/>
      <w:numFmt w:val="decimal"/>
      <w:lvlText w:val="1.2.%1"/>
      <w:lvlJc w:val="left"/>
      <w:pPr>
        <w:ind w:left="129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7374789B"/>
    <w:multiLevelType w:val="hybridMultilevel"/>
    <w:tmpl w:val="F89C2F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F872746"/>
    <w:multiLevelType w:val="hybridMultilevel"/>
    <w:tmpl w:val="E1E25F3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5"/>
  </w:num>
  <w:num w:numId="3">
    <w:abstractNumId w:val="11"/>
  </w:num>
  <w:num w:numId="4">
    <w:abstractNumId w:val="5"/>
  </w:num>
  <w:num w:numId="5">
    <w:abstractNumId w:val="3"/>
  </w:num>
  <w:num w:numId="6">
    <w:abstractNumId w:val="1"/>
  </w:num>
  <w:num w:numId="7">
    <w:abstractNumId w:val="5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4"/>
  </w:num>
  <w:num w:numId="9">
    <w:abstractNumId w:val="21"/>
  </w:num>
  <w:num w:numId="10">
    <w:abstractNumId w:val="22"/>
  </w:num>
  <w:num w:numId="11">
    <w:abstractNumId w:val="5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2"/>
  </w:num>
  <w:num w:numId="13">
    <w:abstractNumId w:val="9"/>
  </w:num>
  <w:num w:numId="14">
    <w:abstractNumId w:val="13"/>
  </w:num>
  <w:num w:numId="15">
    <w:abstractNumId w:val="2"/>
  </w:num>
  <w:num w:numId="16">
    <w:abstractNumId w:val="8"/>
  </w:num>
  <w:num w:numId="17">
    <w:abstractNumId w:val="10"/>
  </w:num>
  <w:num w:numId="18">
    <w:abstractNumId w:val="6"/>
  </w:num>
  <w:num w:numId="19">
    <w:abstractNumId w:val="24"/>
  </w:num>
  <w:num w:numId="20">
    <w:abstractNumId w:val="23"/>
  </w:num>
  <w:num w:numId="21">
    <w:abstractNumId w:val="0"/>
  </w:num>
  <w:num w:numId="22">
    <w:abstractNumId w:val="16"/>
  </w:num>
  <w:num w:numId="23">
    <w:abstractNumId w:val="17"/>
  </w:num>
  <w:num w:numId="24">
    <w:abstractNumId w:val="19"/>
  </w:num>
  <w:num w:numId="25">
    <w:abstractNumId w:val="20"/>
  </w:num>
  <w:num w:numId="26">
    <w:abstractNumId w:val="7"/>
  </w:num>
  <w:num w:numId="27">
    <w:abstractNumId w:val="18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hideSpellingErrors/>
  <w:defaultTabStop w:val="720"/>
  <w:drawingGridHorizontalSpacing w:val="110"/>
  <w:displayHorizontalDrawingGridEvery w:val="2"/>
  <w:characterSpacingControl w:val="doNotCompress"/>
  <w:hdrShapeDefaults>
    <o:shapedefaults v:ext="edit" spidmax="278530">
      <o:colormenu v:ext="edit" fillcolor="none" strokecolor="none"/>
    </o:shapedefaults>
  </w:hdrShapeDefaults>
  <w:footnotePr>
    <w:footnote w:id="0"/>
    <w:footnote w:id="1"/>
  </w:footnotePr>
  <w:endnotePr>
    <w:endnote w:id="0"/>
    <w:endnote w:id="1"/>
  </w:endnotePr>
  <w:compat/>
  <w:rsids>
    <w:rsidRoot w:val="00E306C5"/>
    <w:rsid w:val="00001DA0"/>
    <w:rsid w:val="00004255"/>
    <w:rsid w:val="00004CE9"/>
    <w:rsid w:val="00006CFD"/>
    <w:rsid w:val="00010FA3"/>
    <w:rsid w:val="00013DBE"/>
    <w:rsid w:val="00016C1F"/>
    <w:rsid w:val="00022446"/>
    <w:rsid w:val="00034D15"/>
    <w:rsid w:val="00035065"/>
    <w:rsid w:val="00043197"/>
    <w:rsid w:val="00043CBD"/>
    <w:rsid w:val="00045D94"/>
    <w:rsid w:val="000523C5"/>
    <w:rsid w:val="00052D49"/>
    <w:rsid w:val="00054BD2"/>
    <w:rsid w:val="00055D2F"/>
    <w:rsid w:val="0005648D"/>
    <w:rsid w:val="00057251"/>
    <w:rsid w:val="0006036F"/>
    <w:rsid w:val="00066DE6"/>
    <w:rsid w:val="00067B8B"/>
    <w:rsid w:val="00072EA4"/>
    <w:rsid w:val="00082610"/>
    <w:rsid w:val="000848C0"/>
    <w:rsid w:val="00084A63"/>
    <w:rsid w:val="00093D1F"/>
    <w:rsid w:val="00095E11"/>
    <w:rsid w:val="00096FB8"/>
    <w:rsid w:val="000A12D5"/>
    <w:rsid w:val="000A41E6"/>
    <w:rsid w:val="000B7C98"/>
    <w:rsid w:val="000E0CB1"/>
    <w:rsid w:val="000E2BEE"/>
    <w:rsid w:val="000E5785"/>
    <w:rsid w:val="000F0F70"/>
    <w:rsid w:val="000F1E99"/>
    <w:rsid w:val="000F29C8"/>
    <w:rsid w:val="000F3A2C"/>
    <w:rsid w:val="000F50A6"/>
    <w:rsid w:val="000F5A10"/>
    <w:rsid w:val="000F6F83"/>
    <w:rsid w:val="001006AF"/>
    <w:rsid w:val="00105930"/>
    <w:rsid w:val="00111239"/>
    <w:rsid w:val="00111A90"/>
    <w:rsid w:val="00112819"/>
    <w:rsid w:val="00113941"/>
    <w:rsid w:val="0012084B"/>
    <w:rsid w:val="00127B5F"/>
    <w:rsid w:val="00132761"/>
    <w:rsid w:val="00135481"/>
    <w:rsid w:val="00135FBD"/>
    <w:rsid w:val="00136563"/>
    <w:rsid w:val="001408E8"/>
    <w:rsid w:val="0015111C"/>
    <w:rsid w:val="0015409A"/>
    <w:rsid w:val="00160732"/>
    <w:rsid w:val="00160F65"/>
    <w:rsid w:val="00161361"/>
    <w:rsid w:val="00172DAC"/>
    <w:rsid w:val="001755B0"/>
    <w:rsid w:val="0018666F"/>
    <w:rsid w:val="00186BE1"/>
    <w:rsid w:val="00192C02"/>
    <w:rsid w:val="0019417A"/>
    <w:rsid w:val="00195072"/>
    <w:rsid w:val="001A0549"/>
    <w:rsid w:val="001A0CA2"/>
    <w:rsid w:val="001A232E"/>
    <w:rsid w:val="001A486C"/>
    <w:rsid w:val="001B0128"/>
    <w:rsid w:val="001C2E3E"/>
    <w:rsid w:val="001C608A"/>
    <w:rsid w:val="001D10B4"/>
    <w:rsid w:val="001D25F5"/>
    <w:rsid w:val="001D4B3E"/>
    <w:rsid w:val="001D4DD4"/>
    <w:rsid w:val="001E4C4C"/>
    <w:rsid w:val="001E4E83"/>
    <w:rsid w:val="001E6201"/>
    <w:rsid w:val="001E6A2C"/>
    <w:rsid w:val="001F5157"/>
    <w:rsid w:val="001F6044"/>
    <w:rsid w:val="00201DA4"/>
    <w:rsid w:val="0020243C"/>
    <w:rsid w:val="002069D3"/>
    <w:rsid w:val="002123A1"/>
    <w:rsid w:val="00214E73"/>
    <w:rsid w:val="00215AAE"/>
    <w:rsid w:val="00221580"/>
    <w:rsid w:val="002224EE"/>
    <w:rsid w:val="00222E39"/>
    <w:rsid w:val="002259C3"/>
    <w:rsid w:val="00230625"/>
    <w:rsid w:val="002329E1"/>
    <w:rsid w:val="002346CB"/>
    <w:rsid w:val="00234E64"/>
    <w:rsid w:val="0023638C"/>
    <w:rsid w:val="002423F6"/>
    <w:rsid w:val="0024444E"/>
    <w:rsid w:val="0024527A"/>
    <w:rsid w:val="00245D34"/>
    <w:rsid w:val="00252778"/>
    <w:rsid w:val="00253549"/>
    <w:rsid w:val="00254EDD"/>
    <w:rsid w:val="00261AFA"/>
    <w:rsid w:val="00265939"/>
    <w:rsid w:val="00282D40"/>
    <w:rsid w:val="0029060F"/>
    <w:rsid w:val="00292A71"/>
    <w:rsid w:val="0029776F"/>
    <w:rsid w:val="0029785E"/>
    <w:rsid w:val="002A0726"/>
    <w:rsid w:val="002A0E8F"/>
    <w:rsid w:val="002A23A3"/>
    <w:rsid w:val="002B39DC"/>
    <w:rsid w:val="002B59B1"/>
    <w:rsid w:val="002B74CA"/>
    <w:rsid w:val="002C16BF"/>
    <w:rsid w:val="002C1F6F"/>
    <w:rsid w:val="002C71FE"/>
    <w:rsid w:val="002D2ACE"/>
    <w:rsid w:val="002D3083"/>
    <w:rsid w:val="002E1103"/>
    <w:rsid w:val="002E722A"/>
    <w:rsid w:val="002F0C31"/>
    <w:rsid w:val="002F1277"/>
    <w:rsid w:val="002F639B"/>
    <w:rsid w:val="002F7BD5"/>
    <w:rsid w:val="00300593"/>
    <w:rsid w:val="00300C04"/>
    <w:rsid w:val="0030565B"/>
    <w:rsid w:val="003064C4"/>
    <w:rsid w:val="00306A17"/>
    <w:rsid w:val="00307799"/>
    <w:rsid w:val="00307D44"/>
    <w:rsid w:val="0031027C"/>
    <w:rsid w:val="0031076B"/>
    <w:rsid w:val="00311928"/>
    <w:rsid w:val="00313C58"/>
    <w:rsid w:val="00314028"/>
    <w:rsid w:val="00316A8E"/>
    <w:rsid w:val="003207C1"/>
    <w:rsid w:val="00320B66"/>
    <w:rsid w:val="0032301C"/>
    <w:rsid w:val="0032613D"/>
    <w:rsid w:val="00327A54"/>
    <w:rsid w:val="00332C82"/>
    <w:rsid w:val="00334EC9"/>
    <w:rsid w:val="00336660"/>
    <w:rsid w:val="00337DA6"/>
    <w:rsid w:val="003472B5"/>
    <w:rsid w:val="003501C1"/>
    <w:rsid w:val="00351F3F"/>
    <w:rsid w:val="003600BC"/>
    <w:rsid w:val="00361507"/>
    <w:rsid w:val="00362B91"/>
    <w:rsid w:val="003646FA"/>
    <w:rsid w:val="00366ECE"/>
    <w:rsid w:val="003708A7"/>
    <w:rsid w:val="00370DDF"/>
    <w:rsid w:val="00376731"/>
    <w:rsid w:val="0037754B"/>
    <w:rsid w:val="003779CB"/>
    <w:rsid w:val="00394909"/>
    <w:rsid w:val="00395B34"/>
    <w:rsid w:val="003A08BF"/>
    <w:rsid w:val="003A1B41"/>
    <w:rsid w:val="003B15CB"/>
    <w:rsid w:val="003B2A12"/>
    <w:rsid w:val="003B4225"/>
    <w:rsid w:val="003B62F3"/>
    <w:rsid w:val="003C255B"/>
    <w:rsid w:val="003C3B20"/>
    <w:rsid w:val="003C48D1"/>
    <w:rsid w:val="003D6EEB"/>
    <w:rsid w:val="003D7672"/>
    <w:rsid w:val="003E04F8"/>
    <w:rsid w:val="003E18BF"/>
    <w:rsid w:val="003E1E2C"/>
    <w:rsid w:val="003E7C26"/>
    <w:rsid w:val="003F13A4"/>
    <w:rsid w:val="003F1BDA"/>
    <w:rsid w:val="003F3C0C"/>
    <w:rsid w:val="003F616F"/>
    <w:rsid w:val="00401098"/>
    <w:rsid w:val="00403B46"/>
    <w:rsid w:val="00404C5F"/>
    <w:rsid w:val="00407741"/>
    <w:rsid w:val="00407CC0"/>
    <w:rsid w:val="00410B9B"/>
    <w:rsid w:val="00414E0C"/>
    <w:rsid w:val="00415EC8"/>
    <w:rsid w:val="0041600C"/>
    <w:rsid w:val="00416053"/>
    <w:rsid w:val="00416542"/>
    <w:rsid w:val="004166A3"/>
    <w:rsid w:val="00420B0D"/>
    <w:rsid w:val="00421E50"/>
    <w:rsid w:val="00422AAB"/>
    <w:rsid w:val="00423DA4"/>
    <w:rsid w:val="004359DE"/>
    <w:rsid w:val="004375F2"/>
    <w:rsid w:val="00437F13"/>
    <w:rsid w:val="004422F0"/>
    <w:rsid w:val="00445E2E"/>
    <w:rsid w:val="00446142"/>
    <w:rsid w:val="004503E6"/>
    <w:rsid w:val="004540A9"/>
    <w:rsid w:val="00456D45"/>
    <w:rsid w:val="004578A7"/>
    <w:rsid w:val="00460F38"/>
    <w:rsid w:val="00461095"/>
    <w:rsid w:val="00467547"/>
    <w:rsid w:val="004754D5"/>
    <w:rsid w:val="004838F8"/>
    <w:rsid w:val="0048429C"/>
    <w:rsid w:val="00484EDB"/>
    <w:rsid w:val="00491581"/>
    <w:rsid w:val="004A04B4"/>
    <w:rsid w:val="004A11ED"/>
    <w:rsid w:val="004A2D6A"/>
    <w:rsid w:val="004A6F34"/>
    <w:rsid w:val="004B1770"/>
    <w:rsid w:val="004B7774"/>
    <w:rsid w:val="004B7A7A"/>
    <w:rsid w:val="004C38DF"/>
    <w:rsid w:val="004C3C5D"/>
    <w:rsid w:val="004C67AD"/>
    <w:rsid w:val="004C778F"/>
    <w:rsid w:val="004D0EE4"/>
    <w:rsid w:val="004D3FF6"/>
    <w:rsid w:val="004D4004"/>
    <w:rsid w:val="004D4811"/>
    <w:rsid w:val="004D6B65"/>
    <w:rsid w:val="004E3C6C"/>
    <w:rsid w:val="004E63A6"/>
    <w:rsid w:val="004F6BAD"/>
    <w:rsid w:val="00500DCF"/>
    <w:rsid w:val="00500F59"/>
    <w:rsid w:val="00505FC5"/>
    <w:rsid w:val="00510EEC"/>
    <w:rsid w:val="00511B23"/>
    <w:rsid w:val="005123CD"/>
    <w:rsid w:val="005173A4"/>
    <w:rsid w:val="00520A79"/>
    <w:rsid w:val="00524F98"/>
    <w:rsid w:val="0052509D"/>
    <w:rsid w:val="00532A95"/>
    <w:rsid w:val="00537F51"/>
    <w:rsid w:val="00543FDC"/>
    <w:rsid w:val="00544B94"/>
    <w:rsid w:val="00544FE7"/>
    <w:rsid w:val="0055155C"/>
    <w:rsid w:val="005610D0"/>
    <w:rsid w:val="00561D3E"/>
    <w:rsid w:val="00564463"/>
    <w:rsid w:val="00564B7F"/>
    <w:rsid w:val="0057044B"/>
    <w:rsid w:val="00574DA9"/>
    <w:rsid w:val="00575288"/>
    <w:rsid w:val="00581402"/>
    <w:rsid w:val="00590160"/>
    <w:rsid w:val="0059047D"/>
    <w:rsid w:val="00590650"/>
    <w:rsid w:val="00592737"/>
    <w:rsid w:val="00592DC3"/>
    <w:rsid w:val="00597397"/>
    <w:rsid w:val="005A1F56"/>
    <w:rsid w:val="005A38DC"/>
    <w:rsid w:val="005A4243"/>
    <w:rsid w:val="005B0360"/>
    <w:rsid w:val="005B517F"/>
    <w:rsid w:val="005B5726"/>
    <w:rsid w:val="005B6B16"/>
    <w:rsid w:val="005D0AC3"/>
    <w:rsid w:val="005D431C"/>
    <w:rsid w:val="005D44BA"/>
    <w:rsid w:val="005D5B4A"/>
    <w:rsid w:val="005D61A7"/>
    <w:rsid w:val="005D63D1"/>
    <w:rsid w:val="005E53A5"/>
    <w:rsid w:val="005E68BE"/>
    <w:rsid w:val="005E7639"/>
    <w:rsid w:val="005F2A83"/>
    <w:rsid w:val="005F6800"/>
    <w:rsid w:val="00601687"/>
    <w:rsid w:val="006020E6"/>
    <w:rsid w:val="006029DD"/>
    <w:rsid w:val="00603F1D"/>
    <w:rsid w:val="006069DD"/>
    <w:rsid w:val="006107E9"/>
    <w:rsid w:val="00610D25"/>
    <w:rsid w:val="00613224"/>
    <w:rsid w:val="006173B4"/>
    <w:rsid w:val="00622CC5"/>
    <w:rsid w:val="00626B4D"/>
    <w:rsid w:val="00627619"/>
    <w:rsid w:val="00630409"/>
    <w:rsid w:val="00636EDF"/>
    <w:rsid w:val="00642A69"/>
    <w:rsid w:val="00643328"/>
    <w:rsid w:val="006501A2"/>
    <w:rsid w:val="006504FB"/>
    <w:rsid w:val="00651E75"/>
    <w:rsid w:val="00655B63"/>
    <w:rsid w:val="00676780"/>
    <w:rsid w:val="006845D2"/>
    <w:rsid w:val="00686ABF"/>
    <w:rsid w:val="00686D82"/>
    <w:rsid w:val="0068759B"/>
    <w:rsid w:val="00694263"/>
    <w:rsid w:val="006A0EF7"/>
    <w:rsid w:val="006A1143"/>
    <w:rsid w:val="006A1ED2"/>
    <w:rsid w:val="006A6978"/>
    <w:rsid w:val="006A6CD8"/>
    <w:rsid w:val="006B1FB6"/>
    <w:rsid w:val="006B226D"/>
    <w:rsid w:val="006B4CA0"/>
    <w:rsid w:val="006C06C6"/>
    <w:rsid w:val="006C2011"/>
    <w:rsid w:val="006C3AAE"/>
    <w:rsid w:val="006C72F0"/>
    <w:rsid w:val="006C7B5B"/>
    <w:rsid w:val="006D0E68"/>
    <w:rsid w:val="006D0EE5"/>
    <w:rsid w:val="006D101E"/>
    <w:rsid w:val="006D55B7"/>
    <w:rsid w:val="006E09BF"/>
    <w:rsid w:val="006E187A"/>
    <w:rsid w:val="006E5D17"/>
    <w:rsid w:val="006F0176"/>
    <w:rsid w:val="006F30CB"/>
    <w:rsid w:val="006F4540"/>
    <w:rsid w:val="006F5E36"/>
    <w:rsid w:val="00700ED0"/>
    <w:rsid w:val="0070102F"/>
    <w:rsid w:val="007063B7"/>
    <w:rsid w:val="00711815"/>
    <w:rsid w:val="00711ED6"/>
    <w:rsid w:val="0071206F"/>
    <w:rsid w:val="00715974"/>
    <w:rsid w:val="00715D06"/>
    <w:rsid w:val="0071619E"/>
    <w:rsid w:val="00717DE4"/>
    <w:rsid w:val="007244FC"/>
    <w:rsid w:val="00726E2D"/>
    <w:rsid w:val="00735069"/>
    <w:rsid w:val="0073557A"/>
    <w:rsid w:val="00736796"/>
    <w:rsid w:val="00737AC7"/>
    <w:rsid w:val="00737D81"/>
    <w:rsid w:val="00740CD7"/>
    <w:rsid w:val="0074573C"/>
    <w:rsid w:val="007548DC"/>
    <w:rsid w:val="00756C29"/>
    <w:rsid w:val="00760963"/>
    <w:rsid w:val="0076272C"/>
    <w:rsid w:val="0076337F"/>
    <w:rsid w:val="00763417"/>
    <w:rsid w:val="0076616A"/>
    <w:rsid w:val="007724E5"/>
    <w:rsid w:val="007739A4"/>
    <w:rsid w:val="007745D9"/>
    <w:rsid w:val="00775A40"/>
    <w:rsid w:val="00775B1A"/>
    <w:rsid w:val="00782BDF"/>
    <w:rsid w:val="00787B55"/>
    <w:rsid w:val="007920D1"/>
    <w:rsid w:val="00795C7A"/>
    <w:rsid w:val="007A1181"/>
    <w:rsid w:val="007A7A07"/>
    <w:rsid w:val="007C00A3"/>
    <w:rsid w:val="007C131A"/>
    <w:rsid w:val="007C4532"/>
    <w:rsid w:val="007C6090"/>
    <w:rsid w:val="007C657E"/>
    <w:rsid w:val="007D236A"/>
    <w:rsid w:val="007D2D00"/>
    <w:rsid w:val="007D51C4"/>
    <w:rsid w:val="007D6F9D"/>
    <w:rsid w:val="007D7553"/>
    <w:rsid w:val="007E5015"/>
    <w:rsid w:val="007E544E"/>
    <w:rsid w:val="007E5640"/>
    <w:rsid w:val="007E5DFA"/>
    <w:rsid w:val="007F0A27"/>
    <w:rsid w:val="007F3638"/>
    <w:rsid w:val="007F36F8"/>
    <w:rsid w:val="007F3C62"/>
    <w:rsid w:val="007F7249"/>
    <w:rsid w:val="007F7868"/>
    <w:rsid w:val="008009AD"/>
    <w:rsid w:val="00803081"/>
    <w:rsid w:val="00803EDA"/>
    <w:rsid w:val="00807F2A"/>
    <w:rsid w:val="0081057D"/>
    <w:rsid w:val="008116AC"/>
    <w:rsid w:val="00814454"/>
    <w:rsid w:val="00814CC4"/>
    <w:rsid w:val="00821191"/>
    <w:rsid w:val="00824C09"/>
    <w:rsid w:val="00825251"/>
    <w:rsid w:val="00826B72"/>
    <w:rsid w:val="0082748C"/>
    <w:rsid w:val="0083078B"/>
    <w:rsid w:val="00832885"/>
    <w:rsid w:val="008331B9"/>
    <w:rsid w:val="00834933"/>
    <w:rsid w:val="0083614A"/>
    <w:rsid w:val="0083783D"/>
    <w:rsid w:val="008411D2"/>
    <w:rsid w:val="008414E8"/>
    <w:rsid w:val="00845625"/>
    <w:rsid w:val="00845C56"/>
    <w:rsid w:val="008503FC"/>
    <w:rsid w:val="00850644"/>
    <w:rsid w:val="00850C30"/>
    <w:rsid w:val="008518C3"/>
    <w:rsid w:val="00854368"/>
    <w:rsid w:val="00855C8A"/>
    <w:rsid w:val="00861B26"/>
    <w:rsid w:val="008649A2"/>
    <w:rsid w:val="00871254"/>
    <w:rsid w:val="0088023A"/>
    <w:rsid w:val="0088294B"/>
    <w:rsid w:val="00890D47"/>
    <w:rsid w:val="00892178"/>
    <w:rsid w:val="0089394A"/>
    <w:rsid w:val="00893C93"/>
    <w:rsid w:val="00896744"/>
    <w:rsid w:val="0089728D"/>
    <w:rsid w:val="008A7509"/>
    <w:rsid w:val="008B7156"/>
    <w:rsid w:val="008C3351"/>
    <w:rsid w:val="008D0EB6"/>
    <w:rsid w:val="008D5B34"/>
    <w:rsid w:val="008D5D4C"/>
    <w:rsid w:val="008D7079"/>
    <w:rsid w:val="008F2137"/>
    <w:rsid w:val="008F25D2"/>
    <w:rsid w:val="008F3F44"/>
    <w:rsid w:val="008F57C9"/>
    <w:rsid w:val="008F5EDF"/>
    <w:rsid w:val="008F6679"/>
    <w:rsid w:val="00904BE1"/>
    <w:rsid w:val="00906556"/>
    <w:rsid w:val="00910CB0"/>
    <w:rsid w:val="009157DA"/>
    <w:rsid w:val="00916A12"/>
    <w:rsid w:val="00916C25"/>
    <w:rsid w:val="00921236"/>
    <w:rsid w:val="00923C4A"/>
    <w:rsid w:val="00925702"/>
    <w:rsid w:val="00925853"/>
    <w:rsid w:val="00927CC5"/>
    <w:rsid w:val="00931107"/>
    <w:rsid w:val="0093364D"/>
    <w:rsid w:val="009336EC"/>
    <w:rsid w:val="00944E18"/>
    <w:rsid w:val="00946AF3"/>
    <w:rsid w:val="00947F07"/>
    <w:rsid w:val="00956CA5"/>
    <w:rsid w:val="00966CE5"/>
    <w:rsid w:val="0096773C"/>
    <w:rsid w:val="0098041D"/>
    <w:rsid w:val="00983485"/>
    <w:rsid w:val="00984B7C"/>
    <w:rsid w:val="009915A6"/>
    <w:rsid w:val="009959E5"/>
    <w:rsid w:val="0099769E"/>
    <w:rsid w:val="009A015A"/>
    <w:rsid w:val="009A247E"/>
    <w:rsid w:val="009A42A1"/>
    <w:rsid w:val="009A6E5D"/>
    <w:rsid w:val="009B46AC"/>
    <w:rsid w:val="009B56B3"/>
    <w:rsid w:val="009C3B89"/>
    <w:rsid w:val="009C6FDB"/>
    <w:rsid w:val="009D02D0"/>
    <w:rsid w:val="009D057E"/>
    <w:rsid w:val="009D3FD4"/>
    <w:rsid w:val="009D76DC"/>
    <w:rsid w:val="009E0650"/>
    <w:rsid w:val="009E1069"/>
    <w:rsid w:val="009F00E1"/>
    <w:rsid w:val="009F052B"/>
    <w:rsid w:val="009F2C6D"/>
    <w:rsid w:val="009F33CB"/>
    <w:rsid w:val="009F5B21"/>
    <w:rsid w:val="009F67FE"/>
    <w:rsid w:val="00A014F2"/>
    <w:rsid w:val="00A06E87"/>
    <w:rsid w:val="00A077A4"/>
    <w:rsid w:val="00A10400"/>
    <w:rsid w:val="00A106BA"/>
    <w:rsid w:val="00A13A72"/>
    <w:rsid w:val="00A15B88"/>
    <w:rsid w:val="00A168F2"/>
    <w:rsid w:val="00A1722C"/>
    <w:rsid w:val="00A17520"/>
    <w:rsid w:val="00A17E24"/>
    <w:rsid w:val="00A23B10"/>
    <w:rsid w:val="00A2416F"/>
    <w:rsid w:val="00A2613E"/>
    <w:rsid w:val="00A322EE"/>
    <w:rsid w:val="00A3311B"/>
    <w:rsid w:val="00A34AA2"/>
    <w:rsid w:val="00A377B1"/>
    <w:rsid w:val="00A41412"/>
    <w:rsid w:val="00A4152F"/>
    <w:rsid w:val="00A45FF2"/>
    <w:rsid w:val="00A544CA"/>
    <w:rsid w:val="00A6386B"/>
    <w:rsid w:val="00A665A8"/>
    <w:rsid w:val="00A7467E"/>
    <w:rsid w:val="00A75E2A"/>
    <w:rsid w:val="00A8009F"/>
    <w:rsid w:val="00A84639"/>
    <w:rsid w:val="00A84827"/>
    <w:rsid w:val="00A903A4"/>
    <w:rsid w:val="00A92ACA"/>
    <w:rsid w:val="00A955ED"/>
    <w:rsid w:val="00AB740C"/>
    <w:rsid w:val="00AD5919"/>
    <w:rsid w:val="00AE2434"/>
    <w:rsid w:val="00AE4602"/>
    <w:rsid w:val="00AF12BF"/>
    <w:rsid w:val="00AF4C6C"/>
    <w:rsid w:val="00B021D7"/>
    <w:rsid w:val="00B04572"/>
    <w:rsid w:val="00B06988"/>
    <w:rsid w:val="00B06C73"/>
    <w:rsid w:val="00B113A9"/>
    <w:rsid w:val="00B11810"/>
    <w:rsid w:val="00B14251"/>
    <w:rsid w:val="00B15865"/>
    <w:rsid w:val="00B15F6C"/>
    <w:rsid w:val="00B20FEF"/>
    <w:rsid w:val="00B25620"/>
    <w:rsid w:val="00B25723"/>
    <w:rsid w:val="00B33567"/>
    <w:rsid w:val="00B348B0"/>
    <w:rsid w:val="00B36E3C"/>
    <w:rsid w:val="00B40214"/>
    <w:rsid w:val="00B43B82"/>
    <w:rsid w:val="00B46614"/>
    <w:rsid w:val="00B46A5F"/>
    <w:rsid w:val="00B5146A"/>
    <w:rsid w:val="00B52FE1"/>
    <w:rsid w:val="00B53390"/>
    <w:rsid w:val="00B53529"/>
    <w:rsid w:val="00B6160D"/>
    <w:rsid w:val="00B61E22"/>
    <w:rsid w:val="00B66B37"/>
    <w:rsid w:val="00B70DA8"/>
    <w:rsid w:val="00B7302C"/>
    <w:rsid w:val="00B75A2B"/>
    <w:rsid w:val="00B7720C"/>
    <w:rsid w:val="00B80639"/>
    <w:rsid w:val="00B81B7A"/>
    <w:rsid w:val="00B84675"/>
    <w:rsid w:val="00B92C4B"/>
    <w:rsid w:val="00B95AE2"/>
    <w:rsid w:val="00B96856"/>
    <w:rsid w:val="00B96DF2"/>
    <w:rsid w:val="00BA2114"/>
    <w:rsid w:val="00BA28AF"/>
    <w:rsid w:val="00BA6675"/>
    <w:rsid w:val="00BA795D"/>
    <w:rsid w:val="00BB2793"/>
    <w:rsid w:val="00BB335A"/>
    <w:rsid w:val="00BC308B"/>
    <w:rsid w:val="00BD12A8"/>
    <w:rsid w:val="00BD28CF"/>
    <w:rsid w:val="00BD4AC2"/>
    <w:rsid w:val="00BE1C06"/>
    <w:rsid w:val="00BE3A95"/>
    <w:rsid w:val="00BF2029"/>
    <w:rsid w:val="00BF4318"/>
    <w:rsid w:val="00BF5F48"/>
    <w:rsid w:val="00BF7CC9"/>
    <w:rsid w:val="00C03AA7"/>
    <w:rsid w:val="00C04822"/>
    <w:rsid w:val="00C105CA"/>
    <w:rsid w:val="00C124B6"/>
    <w:rsid w:val="00C23583"/>
    <w:rsid w:val="00C235A5"/>
    <w:rsid w:val="00C2542C"/>
    <w:rsid w:val="00C274D2"/>
    <w:rsid w:val="00C360DA"/>
    <w:rsid w:val="00C375FE"/>
    <w:rsid w:val="00C45DA1"/>
    <w:rsid w:val="00C47379"/>
    <w:rsid w:val="00C514D7"/>
    <w:rsid w:val="00C5347D"/>
    <w:rsid w:val="00C6203C"/>
    <w:rsid w:val="00C64C7C"/>
    <w:rsid w:val="00C661FF"/>
    <w:rsid w:val="00C7266D"/>
    <w:rsid w:val="00C74CAD"/>
    <w:rsid w:val="00C7660C"/>
    <w:rsid w:val="00C77438"/>
    <w:rsid w:val="00C77AD7"/>
    <w:rsid w:val="00C8027F"/>
    <w:rsid w:val="00C84F40"/>
    <w:rsid w:val="00C87B31"/>
    <w:rsid w:val="00C87F3D"/>
    <w:rsid w:val="00C906FE"/>
    <w:rsid w:val="00C9127D"/>
    <w:rsid w:val="00C91971"/>
    <w:rsid w:val="00C928A7"/>
    <w:rsid w:val="00C94EC9"/>
    <w:rsid w:val="00C95253"/>
    <w:rsid w:val="00C9665C"/>
    <w:rsid w:val="00C97D8D"/>
    <w:rsid w:val="00CA07D3"/>
    <w:rsid w:val="00CA34FA"/>
    <w:rsid w:val="00CA4187"/>
    <w:rsid w:val="00CA6A29"/>
    <w:rsid w:val="00CA6FBC"/>
    <w:rsid w:val="00CA7008"/>
    <w:rsid w:val="00CB7350"/>
    <w:rsid w:val="00CC00A8"/>
    <w:rsid w:val="00CC3D41"/>
    <w:rsid w:val="00CC4291"/>
    <w:rsid w:val="00CC60C0"/>
    <w:rsid w:val="00CD384D"/>
    <w:rsid w:val="00CE4022"/>
    <w:rsid w:val="00CE7F0F"/>
    <w:rsid w:val="00CF6BEC"/>
    <w:rsid w:val="00CF7F72"/>
    <w:rsid w:val="00D00609"/>
    <w:rsid w:val="00D0317C"/>
    <w:rsid w:val="00D03182"/>
    <w:rsid w:val="00D03DA7"/>
    <w:rsid w:val="00D047E2"/>
    <w:rsid w:val="00D05997"/>
    <w:rsid w:val="00D06430"/>
    <w:rsid w:val="00D102B6"/>
    <w:rsid w:val="00D11096"/>
    <w:rsid w:val="00D12462"/>
    <w:rsid w:val="00D12F1E"/>
    <w:rsid w:val="00D1469B"/>
    <w:rsid w:val="00D147B0"/>
    <w:rsid w:val="00D15B47"/>
    <w:rsid w:val="00D20C5B"/>
    <w:rsid w:val="00D21A88"/>
    <w:rsid w:val="00D260EA"/>
    <w:rsid w:val="00D34F9A"/>
    <w:rsid w:val="00D35B8D"/>
    <w:rsid w:val="00D379A8"/>
    <w:rsid w:val="00D4274C"/>
    <w:rsid w:val="00D42F7A"/>
    <w:rsid w:val="00D52AFB"/>
    <w:rsid w:val="00D537CB"/>
    <w:rsid w:val="00D549BF"/>
    <w:rsid w:val="00D605C5"/>
    <w:rsid w:val="00D62578"/>
    <w:rsid w:val="00D638ED"/>
    <w:rsid w:val="00D64650"/>
    <w:rsid w:val="00D64C21"/>
    <w:rsid w:val="00D65709"/>
    <w:rsid w:val="00D74069"/>
    <w:rsid w:val="00D7671E"/>
    <w:rsid w:val="00D831FD"/>
    <w:rsid w:val="00D83C55"/>
    <w:rsid w:val="00D84443"/>
    <w:rsid w:val="00D85B86"/>
    <w:rsid w:val="00D9397E"/>
    <w:rsid w:val="00D941B5"/>
    <w:rsid w:val="00D94C92"/>
    <w:rsid w:val="00DA25E5"/>
    <w:rsid w:val="00DA3697"/>
    <w:rsid w:val="00DA3D1B"/>
    <w:rsid w:val="00DB308E"/>
    <w:rsid w:val="00DC2EDD"/>
    <w:rsid w:val="00DC335C"/>
    <w:rsid w:val="00DC507E"/>
    <w:rsid w:val="00DD06B1"/>
    <w:rsid w:val="00DD2614"/>
    <w:rsid w:val="00DD2B81"/>
    <w:rsid w:val="00DD3691"/>
    <w:rsid w:val="00DD3920"/>
    <w:rsid w:val="00DD3A79"/>
    <w:rsid w:val="00DD63CA"/>
    <w:rsid w:val="00DD6C31"/>
    <w:rsid w:val="00DD6F62"/>
    <w:rsid w:val="00DE333A"/>
    <w:rsid w:val="00DF064D"/>
    <w:rsid w:val="00DF1AAF"/>
    <w:rsid w:val="00DF318E"/>
    <w:rsid w:val="00DF5847"/>
    <w:rsid w:val="00DF6B50"/>
    <w:rsid w:val="00DF70E6"/>
    <w:rsid w:val="00DF759B"/>
    <w:rsid w:val="00E001FA"/>
    <w:rsid w:val="00E02017"/>
    <w:rsid w:val="00E1123A"/>
    <w:rsid w:val="00E142A1"/>
    <w:rsid w:val="00E14F9F"/>
    <w:rsid w:val="00E15391"/>
    <w:rsid w:val="00E16477"/>
    <w:rsid w:val="00E23715"/>
    <w:rsid w:val="00E274BF"/>
    <w:rsid w:val="00E306C5"/>
    <w:rsid w:val="00E30724"/>
    <w:rsid w:val="00E3105D"/>
    <w:rsid w:val="00E31A11"/>
    <w:rsid w:val="00E32C0F"/>
    <w:rsid w:val="00E3329A"/>
    <w:rsid w:val="00E34D30"/>
    <w:rsid w:val="00E36A87"/>
    <w:rsid w:val="00E433ED"/>
    <w:rsid w:val="00E5021E"/>
    <w:rsid w:val="00E51F16"/>
    <w:rsid w:val="00E545A9"/>
    <w:rsid w:val="00E56E7C"/>
    <w:rsid w:val="00E66423"/>
    <w:rsid w:val="00E74967"/>
    <w:rsid w:val="00E75BB3"/>
    <w:rsid w:val="00E81C02"/>
    <w:rsid w:val="00E85582"/>
    <w:rsid w:val="00E8581D"/>
    <w:rsid w:val="00E85E4E"/>
    <w:rsid w:val="00E86D7D"/>
    <w:rsid w:val="00E87D49"/>
    <w:rsid w:val="00E90E24"/>
    <w:rsid w:val="00E943E2"/>
    <w:rsid w:val="00E94C50"/>
    <w:rsid w:val="00EA22CD"/>
    <w:rsid w:val="00EA305C"/>
    <w:rsid w:val="00EA3694"/>
    <w:rsid w:val="00EA7D3A"/>
    <w:rsid w:val="00EB175B"/>
    <w:rsid w:val="00EB2C29"/>
    <w:rsid w:val="00EB319F"/>
    <w:rsid w:val="00EB4415"/>
    <w:rsid w:val="00EC0A30"/>
    <w:rsid w:val="00EC3366"/>
    <w:rsid w:val="00EC4141"/>
    <w:rsid w:val="00ED0DC1"/>
    <w:rsid w:val="00ED4F02"/>
    <w:rsid w:val="00ED70B9"/>
    <w:rsid w:val="00ED79D9"/>
    <w:rsid w:val="00EE0BC3"/>
    <w:rsid w:val="00EE19C5"/>
    <w:rsid w:val="00EE3889"/>
    <w:rsid w:val="00EE4CCD"/>
    <w:rsid w:val="00EE5717"/>
    <w:rsid w:val="00EE71E3"/>
    <w:rsid w:val="00EF0428"/>
    <w:rsid w:val="00EF0530"/>
    <w:rsid w:val="00EF1AF7"/>
    <w:rsid w:val="00F02710"/>
    <w:rsid w:val="00F07CAA"/>
    <w:rsid w:val="00F23479"/>
    <w:rsid w:val="00F25EC6"/>
    <w:rsid w:val="00F3154A"/>
    <w:rsid w:val="00F33DE9"/>
    <w:rsid w:val="00F342D7"/>
    <w:rsid w:val="00F441BA"/>
    <w:rsid w:val="00F447B6"/>
    <w:rsid w:val="00F45BDE"/>
    <w:rsid w:val="00F50E93"/>
    <w:rsid w:val="00F5156F"/>
    <w:rsid w:val="00F51950"/>
    <w:rsid w:val="00F601BF"/>
    <w:rsid w:val="00F641FD"/>
    <w:rsid w:val="00F645F8"/>
    <w:rsid w:val="00F67701"/>
    <w:rsid w:val="00F72336"/>
    <w:rsid w:val="00F7421F"/>
    <w:rsid w:val="00F833DA"/>
    <w:rsid w:val="00F86081"/>
    <w:rsid w:val="00F9028F"/>
    <w:rsid w:val="00F95620"/>
    <w:rsid w:val="00FA3D53"/>
    <w:rsid w:val="00FA4E94"/>
    <w:rsid w:val="00FB0EC8"/>
    <w:rsid w:val="00FB1BA4"/>
    <w:rsid w:val="00FB3704"/>
    <w:rsid w:val="00FB40DB"/>
    <w:rsid w:val="00FB591B"/>
    <w:rsid w:val="00FC06F7"/>
    <w:rsid w:val="00FC3F1F"/>
    <w:rsid w:val="00FD64CC"/>
    <w:rsid w:val="00FE447D"/>
    <w:rsid w:val="00FE64B2"/>
    <w:rsid w:val="00FE6F94"/>
    <w:rsid w:val="00FF08D4"/>
    <w:rsid w:val="00FF6B95"/>
    <w:rsid w:val="00FF7AC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78530">
      <o:colormenu v:ext="edit" fillcolor="none" strokecolor="non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76731"/>
  </w:style>
  <w:style w:type="paragraph" w:styleId="Heading1">
    <w:name w:val="heading 1"/>
    <w:basedOn w:val="Normal"/>
    <w:next w:val="Normal"/>
    <w:link w:val="Heading1Char"/>
    <w:uiPriority w:val="9"/>
    <w:qFormat/>
    <w:rsid w:val="0052509D"/>
    <w:pPr>
      <w:keepNext/>
      <w:keepLines/>
      <w:numPr>
        <w:numId w:val="4"/>
      </w:numPr>
      <w:spacing w:after="0"/>
      <w:outlineLvl w:val="0"/>
    </w:pPr>
    <w:rPr>
      <w:rFonts w:ascii="Times New Roman" w:eastAsiaTheme="majorEastAsia" w:hAnsi="Times New Roman" w:cstheme="majorBidi"/>
      <w:b/>
      <w:bCs/>
      <w:sz w:val="3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322EE"/>
    <w:pPr>
      <w:keepNext/>
      <w:keepLines/>
      <w:numPr>
        <w:ilvl w:val="1"/>
        <w:numId w:val="4"/>
      </w:numPr>
      <w:spacing w:before="200" w:after="0"/>
      <w:outlineLvl w:val="1"/>
    </w:pPr>
    <w:rPr>
      <w:rFonts w:ascii="Times New Roman" w:eastAsiaTheme="majorEastAsia" w:hAnsi="Times New Roman" w:cstheme="majorBid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00609"/>
    <w:pPr>
      <w:keepNext/>
      <w:keepLines/>
      <w:numPr>
        <w:ilvl w:val="2"/>
        <w:numId w:val="4"/>
      </w:numPr>
      <w:spacing w:before="200" w:after="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04CE9"/>
    <w:pPr>
      <w:keepNext/>
      <w:keepLines/>
      <w:numPr>
        <w:ilvl w:val="3"/>
        <w:numId w:val="4"/>
      </w:numPr>
      <w:spacing w:before="200" w:after="0"/>
      <w:ind w:left="864"/>
      <w:outlineLvl w:val="3"/>
    </w:pPr>
    <w:rPr>
      <w:rFonts w:ascii="Times New Roman" w:eastAsiaTheme="majorEastAsia" w:hAnsi="Times New Roman" w:cstheme="majorBidi"/>
      <w:b/>
      <w:bCs/>
      <w:i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322EE"/>
    <w:pPr>
      <w:keepNext/>
      <w:keepLines/>
      <w:numPr>
        <w:ilvl w:val="4"/>
        <w:numId w:val="4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322EE"/>
    <w:pPr>
      <w:keepNext/>
      <w:keepLines/>
      <w:numPr>
        <w:ilvl w:val="5"/>
        <w:numId w:val="4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322EE"/>
    <w:pPr>
      <w:keepNext/>
      <w:keepLines/>
      <w:numPr>
        <w:ilvl w:val="6"/>
        <w:numId w:val="4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322EE"/>
    <w:pPr>
      <w:keepNext/>
      <w:keepLines/>
      <w:numPr>
        <w:ilvl w:val="7"/>
        <w:numId w:val="4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322EE"/>
    <w:pPr>
      <w:keepNext/>
      <w:keepLines/>
      <w:numPr>
        <w:ilvl w:val="8"/>
        <w:numId w:val="4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2509D"/>
    <w:rPr>
      <w:rFonts w:ascii="Times New Roman" w:eastAsiaTheme="majorEastAsia" w:hAnsi="Times New Roman" w:cstheme="majorBidi"/>
      <w:b/>
      <w:bCs/>
      <w:sz w:val="32"/>
      <w:szCs w:val="28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52509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2509D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A322EE"/>
    <w:rPr>
      <w:rFonts w:ascii="Times New Roman" w:eastAsiaTheme="majorEastAsia" w:hAnsi="Times New Roman" w:cstheme="majorBid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00609"/>
    <w:rPr>
      <w:rFonts w:ascii="Times New Roman" w:eastAsiaTheme="majorEastAsia" w:hAnsi="Times New Roman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004CE9"/>
    <w:rPr>
      <w:rFonts w:ascii="Times New Roman" w:eastAsiaTheme="majorEastAsia" w:hAnsi="Times New Roman" w:cstheme="majorBidi"/>
      <w:b/>
      <w:bCs/>
      <w:i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322EE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322EE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322E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322EE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322EE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OC1">
    <w:name w:val="toc 1"/>
    <w:basedOn w:val="Normal"/>
    <w:next w:val="Normal"/>
    <w:autoRedefine/>
    <w:uiPriority w:val="39"/>
    <w:unhideWhenUsed/>
    <w:rsid w:val="00467547"/>
    <w:pPr>
      <w:tabs>
        <w:tab w:val="right" w:leader="dot" w:pos="7928"/>
      </w:tabs>
      <w:spacing w:after="100" w:line="360" w:lineRule="auto"/>
    </w:pPr>
    <w:rPr>
      <w:rFonts w:ascii="Times New Roman" w:hAnsi="Times New Roman" w:cs="Times New Roman"/>
      <w:b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93364D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93364D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336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3364D"/>
  </w:style>
  <w:style w:type="paragraph" w:styleId="Footer">
    <w:name w:val="footer"/>
    <w:basedOn w:val="Normal"/>
    <w:link w:val="FooterChar"/>
    <w:uiPriority w:val="99"/>
    <w:unhideWhenUsed/>
    <w:rsid w:val="009336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3364D"/>
  </w:style>
  <w:style w:type="table" w:styleId="TableGrid">
    <w:name w:val="Table Grid"/>
    <w:basedOn w:val="TableNormal"/>
    <w:uiPriority w:val="59"/>
    <w:rsid w:val="00BB335A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">
    <w:name w:val="Light Shading1"/>
    <w:basedOn w:val="TableNormal"/>
    <w:uiPriority w:val="60"/>
    <w:rsid w:val="00BB335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-Accent11">
    <w:name w:val="Light Shading - Accent 11"/>
    <w:basedOn w:val="TableNormal"/>
    <w:uiPriority w:val="60"/>
    <w:rsid w:val="00BB335A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LightList-Accent11">
    <w:name w:val="Light List - Accent 11"/>
    <w:basedOn w:val="TableNormal"/>
    <w:uiPriority w:val="61"/>
    <w:rsid w:val="00BB335A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MediumGrid3-Accent1">
    <w:name w:val="Medium Grid 3 Accent 1"/>
    <w:basedOn w:val="TableNormal"/>
    <w:uiPriority w:val="69"/>
    <w:rsid w:val="00BB335A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2346CB"/>
    <w:pPr>
      <w:spacing w:after="200" w:line="240" w:lineRule="auto"/>
      <w:jc w:val="center"/>
    </w:pPr>
    <w:rPr>
      <w:rFonts w:ascii="Times New Roman" w:hAnsi="Times New Roman"/>
      <w:b/>
      <w:bCs/>
      <w:sz w:val="20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346CB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75A2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5A2B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E51F1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Helvetica Neue" w:hAnsi="Helvetica Neue" w:cs="Helvetica Neue"/>
      <w:color w:val="000000"/>
      <w:bdr w:val="nil"/>
      <w:lang w:val="en-ID"/>
    </w:rPr>
  </w:style>
  <w:style w:type="paragraph" w:styleId="ListParagraph">
    <w:name w:val="List Paragraph"/>
    <w:basedOn w:val="Normal"/>
    <w:uiPriority w:val="34"/>
    <w:qFormat/>
    <w:rsid w:val="00160F65"/>
    <w:pPr>
      <w:ind w:left="720"/>
      <w:contextualSpacing/>
    </w:pPr>
  </w:style>
  <w:style w:type="character" w:customStyle="1" w:styleId="uv3um">
    <w:name w:val="uv3um"/>
    <w:basedOn w:val="DefaultParagraphFont"/>
    <w:rsid w:val="00F833DA"/>
  </w:style>
  <w:style w:type="paragraph" w:styleId="BodyText">
    <w:name w:val="Body Text"/>
    <w:basedOn w:val="Normal"/>
    <w:link w:val="BodyTextChar"/>
    <w:uiPriority w:val="1"/>
    <w:qFormat/>
    <w:rsid w:val="0049158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491581"/>
    <w:rPr>
      <w:rFonts w:ascii="Times New Roman" w:eastAsia="Times New Roman" w:hAnsi="Times New Roman" w:cs="Times New Roman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B46A5F"/>
    <w:pPr>
      <w:spacing w:after="100"/>
      <w:ind w:left="440"/>
    </w:pPr>
  </w:style>
  <w:style w:type="character" w:customStyle="1" w:styleId="a">
    <w:name w:val="a"/>
    <w:basedOn w:val="DefaultParagraphFont"/>
    <w:rsid w:val="00A377B1"/>
  </w:style>
  <w:style w:type="character" w:styleId="Emphasis">
    <w:name w:val="Emphasis"/>
    <w:basedOn w:val="DefaultParagraphFont"/>
    <w:uiPriority w:val="20"/>
    <w:qFormat/>
    <w:rsid w:val="002123A1"/>
    <w:rPr>
      <w:i/>
      <w:iCs/>
    </w:rPr>
  </w:style>
  <w:style w:type="paragraph" w:styleId="NormalWeb">
    <w:name w:val="Normal (Web)"/>
    <w:basedOn w:val="Normal"/>
    <w:uiPriority w:val="99"/>
    <w:unhideWhenUsed/>
    <w:rsid w:val="00FE64B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LightShading-Accent12">
    <w:name w:val="Light Shading - Accent 12"/>
    <w:basedOn w:val="TableNormal"/>
    <w:uiPriority w:val="60"/>
    <w:rsid w:val="00C2542C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Strong">
    <w:name w:val="Strong"/>
    <w:basedOn w:val="DefaultParagraphFont"/>
    <w:uiPriority w:val="22"/>
    <w:qFormat/>
    <w:rsid w:val="00401098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83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50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025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85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6694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8844505">
              <w:marLeft w:val="0"/>
              <w:marRight w:val="0"/>
              <w:marTop w:val="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7074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0618861">
              <w:marLeft w:val="0"/>
              <w:marRight w:val="0"/>
              <w:marTop w:val="15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816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987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09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0BEB4D09-6426-46F9-B5B0-2CA24D1D6E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77</Words>
  <Characters>5003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586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nie-PC</dc:creator>
  <cp:lastModifiedBy>Donie-PC</cp:lastModifiedBy>
  <cp:revision>2</cp:revision>
  <cp:lastPrinted>2025-07-02T01:01:00Z</cp:lastPrinted>
  <dcterms:created xsi:type="dcterms:W3CDTF">2025-09-07T15:37:00Z</dcterms:created>
  <dcterms:modified xsi:type="dcterms:W3CDTF">2025-09-07T15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4d8fdf8-5c06-34d2-848c-10c73942f7ed</vt:lpwstr>
  </property>
  <property fmtid="{D5CDD505-2E9C-101B-9397-08002B2CF9AE}" pid="24" name="Mendeley Citation Style_1">
    <vt:lpwstr>http://www.zotero.org/styles/american-political-science-association</vt:lpwstr>
  </property>
</Properties>
</file>